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05F8A" w:rsidRPr="009E26F3" w:rsidRDefault="00405F8A" w:rsidP="0068460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9E26F3">
        <w:rPr>
          <w:rFonts w:ascii="Times New Roman" w:hAnsi="Times New Roman" w:cs="Times New Roman"/>
          <w:b/>
          <w:sz w:val="24"/>
          <w:szCs w:val="24"/>
        </w:rPr>
        <w:t>Daftar</w:t>
      </w:r>
      <w:proofErr w:type="spellEnd"/>
      <w:r w:rsidRPr="009E26F3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9E26F3">
        <w:rPr>
          <w:rFonts w:ascii="Times New Roman" w:hAnsi="Times New Roman" w:cs="Times New Roman"/>
          <w:b/>
          <w:sz w:val="24"/>
          <w:szCs w:val="24"/>
        </w:rPr>
        <w:t>Pustaka</w:t>
      </w:r>
      <w:proofErr w:type="spellEnd"/>
    </w:p>
    <w:p w:rsidR="00405F8A" w:rsidRPr="009E26F3" w:rsidRDefault="00405F8A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:rsidR="0068460E" w:rsidRDefault="0068460E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68460E">
        <w:rPr>
          <w:rFonts w:ascii="Times New Roman" w:hAnsi="Times New Roman" w:cs="Times New Roman"/>
          <w:noProof/>
          <w:sz w:val="24"/>
          <w:szCs w:val="24"/>
        </w:rPr>
        <w:t>Beni Hermawan, Lailatul Qodriyah, dan Candrarini Puspita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68460E">
        <w:rPr>
          <w:rFonts w:ascii="Times New Roman" w:hAnsi="Times New Roman" w:cs="Times New Roman"/>
          <w:noProof/>
          <w:sz w:val="24"/>
          <w:szCs w:val="24"/>
        </w:rPr>
        <w:t xml:space="preserve"> 2007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68460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 xml:space="preserve">Pemanfaatan Sampah Organik </w:t>
      </w:r>
      <w:r w:rsidR="009B6047" w:rsidRPr="000C6F4D">
        <w:rPr>
          <w:rFonts w:ascii="Times New Roman" w:hAnsi="Times New Roman" w:cs="Times New Roman"/>
          <w:i/>
          <w:noProof/>
          <w:sz w:val="24"/>
          <w:szCs w:val="24"/>
        </w:rPr>
        <w:t>S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 xml:space="preserve">ebagai Sumber Biogas </w:t>
      </w:r>
      <w:r w:rsidR="009B6047" w:rsidRPr="000C6F4D">
        <w:rPr>
          <w:rFonts w:ascii="Times New Roman" w:hAnsi="Times New Roman" w:cs="Times New Roman"/>
          <w:i/>
          <w:noProof/>
          <w:sz w:val="24"/>
          <w:szCs w:val="24"/>
        </w:rPr>
        <w:t>U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 xml:space="preserve">ntuk Mengatasi Krisis </w:t>
      </w:r>
      <w:r w:rsidR="009B6047" w:rsidRPr="000C6F4D">
        <w:rPr>
          <w:rFonts w:ascii="Times New Roman" w:hAnsi="Times New Roman" w:cs="Times New Roman"/>
          <w:i/>
          <w:noProof/>
          <w:sz w:val="24"/>
          <w:szCs w:val="24"/>
        </w:rPr>
        <w:t>E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nergi Dalam Negeri. Karya Tulis Ilmiah Universitas Lampung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68460E">
        <w:rPr>
          <w:rFonts w:ascii="Times New Roman" w:hAnsi="Times New Roman" w:cs="Times New Roman"/>
          <w:noProof/>
          <w:sz w:val="24"/>
          <w:szCs w:val="24"/>
        </w:rPr>
        <w:t xml:space="preserve"> Bandar Lampung.</w:t>
      </w:r>
    </w:p>
    <w:p w:rsidR="00405F8A" w:rsidRPr="009E26F3" w:rsidRDefault="00617CAF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5F8A" w:rsidRPr="009E26F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E26F3">
        <w:rPr>
          <w:rFonts w:ascii="Times New Roman" w:hAnsi="Times New Roman" w:cs="Times New Roman"/>
          <w:sz w:val="24"/>
          <w:szCs w:val="24"/>
        </w:rPr>
        <w:fldChar w:fldCharType="separate"/>
      </w:r>
      <w:r w:rsidR="00405F8A" w:rsidRPr="009E26F3">
        <w:rPr>
          <w:rFonts w:ascii="Times New Roman" w:hAnsi="Times New Roman" w:cs="Times New Roman"/>
          <w:noProof/>
          <w:sz w:val="24"/>
          <w:szCs w:val="24"/>
        </w:rPr>
        <w:t xml:space="preserve">BPS. 2017. </w:t>
      </w:r>
      <w:r w:rsidR="000C6F4D" w:rsidRPr="009E26F3">
        <w:rPr>
          <w:rFonts w:ascii="Times New Roman" w:hAnsi="Times New Roman" w:cs="Times New Roman"/>
          <w:i/>
          <w:iCs/>
          <w:noProof/>
          <w:sz w:val="24"/>
          <w:szCs w:val="24"/>
        </w:rPr>
        <w:t>Statistik Perusahaan Peternakan Sapi Perah 2017</w:t>
      </w:r>
      <w:r w:rsidR="00405F8A" w:rsidRPr="009E26F3">
        <w:rPr>
          <w:rFonts w:ascii="Times New Roman" w:hAnsi="Times New Roman" w:cs="Times New Roman"/>
          <w:noProof/>
          <w:sz w:val="24"/>
          <w:szCs w:val="24"/>
        </w:rPr>
        <w:t>. (Subdirektorat Statistik Peternakan, Ed.). BPS RI. https://doi.org/05210.1805</w:t>
      </w:r>
    </w:p>
    <w:p w:rsidR="002C2361" w:rsidRPr="009E26F3" w:rsidRDefault="002C2361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Deublein, D. dan Steinhauser, A. 2008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Biogas from Waste and Renewable Resources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Germany: Wiley-VCH Verlag GmbH and Co. KGaA. Weinheim.</w:t>
      </w:r>
    </w:p>
    <w:p w:rsidR="00036988" w:rsidRPr="009E26F3" w:rsidRDefault="00036988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Ditjen PPHP. 2009b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Pe</w:t>
      </w:r>
      <w:r w:rsidR="000C6F4D" w:rsidRPr="000C6F4D">
        <w:rPr>
          <w:rFonts w:ascii="Times New Roman" w:hAnsi="Times New Roman" w:cs="Times New Roman"/>
          <w:i/>
          <w:noProof/>
          <w:sz w:val="24"/>
          <w:szCs w:val="24"/>
        </w:rPr>
        <w:t>tunjuk Pelaksanaan Kegiatan Pe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ngelolaan Lingkungan (Pengembangan Biogas Limbah Ternak, Pengolahan Jarak Pagar, dan Pengolahan Kompos)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Jakarta: Departemen Perta- nian RI.</w:t>
      </w:r>
    </w:p>
    <w:p w:rsidR="00036988" w:rsidRPr="009E26F3" w:rsidRDefault="00036988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Dwi Irawan; Eko Suwanto. 2016. </w:t>
      </w:r>
      <w:r w:rsidR="000C6F4D" w:rsidRPr="000C6F4D">
        <w:rPr>
          <w:rFonts w:ascii="Times New Roman" w:hAnsi="Times New Roman" w:cs="Times New Roman"/>
          <w:i/>
          <w:noProof/>
          <w:sz w:val="24"/>
          <w:szCs w:val="24"/>
        </w:rPr>
        <w:t>Pengaruh Em4 ( Effective Microorganisme ) Terhadap Produksi Biogas Menggunakan Bahan Baku Kotoran</w:t>
      </w: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26F3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9E26F3">
        <w:rPr>
          <w:rFonts w:ascii="Times New Roman" w:hAnsi="Times New Roman" w:cs="Times New Roman"/>
          <w:noProof/>
          <w:sz w:val="24"/>
          <w:szCs w:val="24"/>
        </w:rPr>
        <w:t>(1), 44–49. Retrieved from http://ojs.ummetro.ac.id/index.php/turbo</w:t>
      </w:r>
    </w:p>
    <w:p w:rsidR="00CA5CE5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Haryati, T. 2006. Biogas :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Limbah Peternakan yang menjadi Sumber Energi Alternatif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Wartazoa, Vol 16, No. 3</w:t>
      </w:r>
    </w:p>
    <w:p w:rsidR="002C2361" w:rsidRPr="009E26F3" w:rsidRDefault="000C6F4D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>Karno,</w:t>
      </w:r>
      <w:r w:rsidR="002C2361" w:rsidRPr="009E26F3">
        <w:rPr>
          <w:rFonts w:ascii="Times New Roman" w:hAnsi="Times New Roman" w:cs="Times New Roman"/>
          <w:noProof/>
          <w:sz w:val="24"/>
          <w:szCs w:val="24"/>
        </w:rPr>
        <w:t xml:space="preserve"> M.Si ; </w:t>
      </w:r>
      <w:r w:rsidRPr="009E26F3">
        <w:rPr>
          <w:rFonts w:ascii="Times New Roman" w:hAnsi="Times New Roman" w:cs="Times New Roman"/>
          <w:noProof/>
          <w:sz w:val="24"/>
          <w:szCs w:val="24"/>
        </w:rPr>
        <w:t>Hery Koesmantoro</w:t>
      </w:r>
      <w:r w:rsidR="002C2361" w:rsidRPr="009E26F3">
        <w:rPr>
          <w:rFonts w:ascii="Times New Roman" w:hAnsi="Times New Roman" w:cs="Times New Roman"/>
          <w:noProof/>
          <w:sz w:val="24"/>
          <w:szCs w:val="24"/>
        </w:rPr>
        <w:t xml:space="preserve">, M. (2013). </w:t>
      </w:r>
      <w:r w:rsidR="002C2361" w:rsidRPr="009E26F3">
        <w:rPr>
          <w:rFonts w:ascii="Times New Roman" w:hAnsi="Times New Roman" w:cs="Times New Roman"/>
          <w:i/>
          <w:iCs/>
          <w:noProof/>
          <w:sz w:val="24"/>
          <w:szCs w:val="24"/>
        </w:rPr>
        <w:t>Membuat biogas itu mudah dan murah</w:t>
      </w:r>
      <w:r w:rsidR="002C2361" w:rsidRPr="009E26F3">
        <w:rPr>
          <w:rFonts w:ascii="Times New Roman" w:hAnsi="Times New Roman" w:cs="Times New Roman"/>
          <w:noProof/>
          <w:sz w:val="24"/>
          <w:szCs w:val="24"/>
        </w:rPr>
        <w:t>. Forum Ilmiah Kesehatan (Forikes).</w:t>
      </w:r>
    </w:p>
    <w:p w:rsidR="00FE4A4E" w:rsidRPr="009E26F3" w:rsidRDefault="00FE4A4E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Mara, I Made dan Ida Bagus Alit. 2011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Analisa Kualitas dan Kuantitas Biogas dari Kotoran Ternak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Jurusan Teknik Mesin Universitas Mataram. Mataram.</w:t>
      </w:r>
      <w:bookmarkStart w:id="0" w:name="_GoBack"/>
      <w:bookmarkEnd w:id="0"/>
    </w:p>
    <w:p w:rsidR="00036988" w:rsidRDefault="00036988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>Megawati, Kontali WA.</w:t>
      </w:r>
      <w:r w:rsidR="009B6047" w:rsidRPr="009B604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B6047" w:rsidRPr="009E26F3">
        <w:rPr>
          <w:rFonts w:ascii="Times New Roman" w:hAnsi="Times New Roman" w:cs="Times New Roman"/>
          <w:noProof/>
          <w:sz w:val="24"/>
          <w:szCs w:val="24"/>
        </w:rPr>
        <w:t>2014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Effect of Addition of EM4 (Effectiveness Microorganism-4) on The Manufacture of Biogas from Water Hyacinth and Cow Rumen. Journals of Renewable Natural Materia</w:t>
      </w:r>
      <w:r w:rsidRPr="009E26F3">
        <w:rPr>
          <w:rFonts w:ascii="Times New Roman" w:hAnsi="Times New Roman" w:cs="Times New Roman"/>
          <w:noProof/>
          <w:sz w:val="24"/>
          <w:szCs w:val="24"/>
        </w:rPr>
        <w:t>ls.</w:t>
      </w:r>
    </w:p>
    <w:p w:rsidR="00C96387" w:rsidRPr="009E26F3" w:rsidRDefault="00C96387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96387">
        <w:rPr>
          <w:rFonts w:ascii="Times New Roman" w:hAnsi="Times New Roman" w:cs="Times New Roman"/>
          <w:noProof/>
          <w:sz w:val="24"/>
          <w:szCs w:val="24"/>
        </w:rPr>
        <w:t xml:space="preserve">Purwasasmita M, Kunia K. 2009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Mikroorganisme lokal sebagai pemicu siklus kehidupan dalam bioreaktor tanama</w:t>
      </w:r>
      <w:r w:rsidRPr="00C96387">
        <w:rPr>
          <w:rFonts w:ascii="Times New Roman" w:hAnsi="Times New Roman" w:cs="Times New Roman"/>
          <w:noProof/>
          <w:sz w:val="24"/>
          <w:szCs w:val="24"/>
        </w:rPr>
        <w:t>n. Seminar Nasional Teknik Kimia Indonesia- SNTKI 2009. Bandung 19-20 Oktober 2009.</w:t>
      </w:r>
    </w:p>
    <w:p w:rsidR="00CA5CE5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adi TA et.al. 2008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Biogas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University of Southern Denmark Esbjerg: Denmark.</w:t>
      </w:r>
    </w:p>
    <w:p w:rsidR="00CA5CE5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Suhastyo, A. A., Anas, I., Santosa, D. A., &amp; Lestari, Y. 2013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Studi Mikrobiologi dan Sifat Kimia Mikroorganisme Lokal (MOL) yang Digunakan Pada Budidaya Padi Metote SRI (System of Rice Intensification)</w:t>
      </w: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E26F3">
        <w:rPr>
          <w:rFonts w:ascii="Times New Roman" w:hAnsi="Times New Roman" w:cs="Times New Roman"/>
          <w:i/>
          <w:iCs/>
          <w:noProof/>
          <w:sz w:val="24"/>
          <w:szCs w:val="24"/>
        </w:rPr>
        <w:t>Sainteks</w:t>
      </w: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E26F3">
        <w:rPr>
          <w:rFonts w:ascii="Times New Roman" w:hAnsi="Times New Roman" w:cs="Times New Roman"/>
          <w:i/>
          <w:iCs/>
          <w:noProof/>
          <w:sz w:val="24"/>
          <w:szCs w:val="24"/>
        </w:rPr>
        <w:t>X</w:t>
      </w:r>
      <w:r w:rsidRPr="009E26F3">
        <w:rPr>
          <w:rFonts w:ascii="Times New Roman" w:hAnsi="Times New Roman" w:cs="Times New Roman"/>
          <w:noProof/>
          <w:sz w:val="24"/>
          <w:szCs w:val="24"/>
        </w:rPr>
        <w:t>(2), 29–39.</w:t>
      </w:r>
    </w:p>
    <w:p w:rsidR="00036988" w:rsidRPr="009E26F3" w:rsidRDefault="00036988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Sudiran, F.I. 2005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Inst</w:t>
      </w:r>
      <w:r w:rsidR="000C6F4D" w:rsidRPr="000C6F4D">
        <w:rPr>
          <w:rFonts w:ascii="Times New Roman" w:hAnsi="Times New Roman" w:cs="Times New Roman"/>
          <w:i/>
          <w:noProof/>
          <w:sz w:val="24"/>
          <w:szCs w:val="24"/>
        </w:rPr>
        <w:t>rumen Sosial Masyarakat Karang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mumus Kota Samarinda dalam Penanganan Sampah Domesti</w:t>
      </w:r>
      <w:r w:rsidRPr="009E26F3">
        <w:rPr>
          <w:rFonts w:ascii="Times New Roman" w:hAnsi="Times New Roman" w:cs="Times New Roman"/>
          <w:noProof/>
          <w:sz w:val="24"/>
          <w:szCs w:val="24"/>
        </w:rPr>
        <w:t>k. Makara Sosial Humaniora, 9 (1): 16- 26.</w:t>
      </w:r>
    </w:p>
    <w:p w:rsidR="00036988" w:rsidRPr="009E26F3" w:rsidRDefault="00036988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Syariefa, dkk. 2012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Mikroba Juru Masak Tanaman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Depok: PT. Trubus Swadaya</w:t>
      </w:r>
    </w:p>
    <w:p w:rsidR="00CA5CE5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Omed HM, Lovett DK &amp; Axford RFE. 2000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Faeces</w:t>
      </w:r>
      <w:r w:rsidR="000C6F4D">
        <w:rPr>
          <w:rFonts w:ascii="Times New Roman" w:hAnsi="Times New Roman" w:cs="Times New Roman"/>
          <w:i/>
          <w:noProof/>
          <w:sz w:val="24"/>
          <w:szCs w:val="24"/>
        </w:rPr>
        <w:t xml:space="preserve"> as A Source of Microbial Enzy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mes for Estimating Digestibilit</w:t>
      </w:r>
      <w:r w:rsidRPr="009E26F3">
        <w:rPr>
          <w:rFonts w:ascii="Times New Roman" w:hAnsi="Times New Roman" w:cs="Times New Roman"/>
          <w:noProof/>
          <w:sz w:val="24"/>
          <w:szCs w:val="24"/>
        </w:rPr>
        <w:t>y. School of Agricultural and Forest Sciences, Uni- versity of Wales: Gwynedd LL57 2UW, UK Bangor.</w:t>
      </w:r>
    </w:p>
    <w:p w:rsidR="0028366E" w:rsidRDefault="0028366E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366E">
        <w:rPr>
          <w:rFonts w:ascii="Times New Roman" w:hAnsi="Times New Roman" w:cs="Times New Roman"/>
          <w:noProof/>
          <w:sz w:val="24"/>
          <w:szCs w:val="24"/>
        </w:rPr>
        <w:t>Wahyuni, Sri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28366E">
        <w:rPr>
          <w:rFonts w:ascii="Times New Roman" w:hAnsi="Times New Roman" w:cs="Times New Roman"/>
          <w:noProof/>
          <w:sz w:val="24"/>
          <w:szCs w:val="24"/>
        </w:rPr>
        <w:t xml:space="preserve"> 2011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Biogas</w:t>
      </w:r>
      <w:r w:rsidRPr="0028366E">
        <w:rPr>
          <w:rFonts w:ascii="Times New Roman" w:hAnsi="Times New Roman" w:cs="Times New Roman"/>
          <w:noProof/>
          <w:sz w:val="24"/>
          <w:szCs w:val="24"/>
        </w:rPr>
        <w:t>. Penebar Swadaya Jakarta:</w:t>
      </w:r>
    </w:p>
    <w:p w:rsidR="0028366E" w:rsidRPr="009E26F3" w:rsidRDefault="0028366E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8366E">
        <w:rPr>
          <w:rFonts w:ascii="Times New Roman" w:hAnsi="Times New Roman" w:cs="Times New Roman"/>
          <w:noProof/>
          <w:sz w:val="24"/>
          <w:szCs w:val="24"/>
        </w:rPr>
        <w:t>Wahyuni, Sri</w:t>
      </w:r>
      <w:r w:rsidR="009B6047">
        <w:rPr>
          <w:rFonts w:ascii="Times New Roman" w:hAnsi="Times New Roman" w:cs="Times New Roman"/>
          <w:noProof/>
          <w:sz w:val="24"/>
          <w:szCs w:val="24"/>
        </w:rPr>
        <w:t>.</w:t>
      </w:r>
      <w:r w:rsidRPr="0028366E">
        <w:rPr>
          <w:rFonts w:ascii="Times New Roman" w:hAnsi="Times New Roman" w:cs="Times New Roman"/>
          <w:noProof/>
          <w:sz w:val="24"/>
          <w:szCs w:val="24"/>
        </w:rPr>
        <w:t xml:space="preserve"> 2012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Menghasilkan biogas dari Aneka Limbah. P.T. Agromedia Pustaka</w:t>
      </w:r>
      <w:r w:rsidRPr="0028366E">
        <w:rPr>
          <w:rFonts w:ascii="Times New Roman" w:hAnsi="Times New Roman" w:cs="Times New Roman"/>
          <w:noProof/>
          <w:sz w:val="24"/>
          <w:szCs w:val="24"/>
        </w:rPr>
        <w:t>. Yogyakarta.</w:t>
      </w:r>
    </w:p>
    <w:p w:rsidR="00036988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Widodo T, Asari ANE. 2006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Rekayasa Dan Pengujian Reaktor Biogas Skala Ke- lompok Tani Ternak. Jurnal Enjiniring Pertanian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Vol.IV, No.1:4</w:t>
      </w:r>
    </w:p>
    <w:p w:rsidR="00CA5CE5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Wulandari, D., D.N. Fatmawati, E.N. Qolbaini, K.E. Mumpuni, S.P. 2009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Penerapan MOL (</w:t>
      </w:r>
      <w:r w:rsidRPr="000C6F4D">
        <w:rPr>
          <w:rFonts w:ascii="Times New Roman" w:hAnsi="Times New Roman" w:cs="Times New Roman"/>
          <w:i/>
          <w:iCs/>
          <w:noProof/>
          <w:sz w:val="24"/>
          <w:szCs w:val="24"/>
        </w:rPr>
        <w:t>mikroorganisme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 xml:space="preserve"> Lokal) Bonggol Pisang </w:t>
      </w:r>
      <w:r w:rsidR="009B6047" w:rsidRPr="000C6F4D">
        <w:rPr>
          <w:rFonts w:ascii="Times New Roman" w:hAnsi="Times New Roman" w:cs="Times New Roman"/>
          <w:i/>
          <w:noProof/>
          <w:sz w:val="24"/>
          <w:szCs w:val="24"/>
        </w:rPr>
        <w:t>S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ebagai Biostarter Pembuatan Kompos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(PKM-P. Universitas Sebelas Maret).</w:t>
      </w:r>
    </w:p>
    <w:p w:rsidR="00CA5CE5" w:rsidRPr="009E26F3" w:rsidRDefault="00CA5CE5" w:rsidP="006846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26F3">
        <w:rPr>
          <w:rFonts w:ascii="Times New Roman" w:hAnsi="Times New Roman" w:cs="Times New Roman"/>
          <w:noProof/>
          <w:sz w:val="24"/>
          <w:szCs w:val="24"/>
        </w:rPr>
        <w:t xml:space="preserve">Yuli, A.H, T. M. Tb. Eulis, A.K. Benito H. Ellin. 2010. </w:t>
      </w:r>
      <w:r w:rsidRPr="000C6F4D">
        <w:rPr>
          <w:rFonts w:ascii="Times New Roman" w:hAnsi="Times New Roman" w:cs="Times New Roman"/>
          <w:i/>
          <w:noProof/>
          <w:sz w:val="24"/>
          <w:szCs w:val="24"/>
        </w:rPr>
        <w:t>Pengaruh Campuran Feses Sapi Potong dan Feses Kuda Pada Proses Pengomposan Terhadap Kualitas Kompos</w:t>
      </w:r>
      <w:r w:rsidRPr="009E26F3">
        <w:rPr>
          <w:rFonts w:ascii="Times New Roman" w:hAnsi="Times New Roman" w:cs="Times New Roman"/>
          <w:noProof/>
          <w:sz w:val="24"/>
          <w:szCs w:val="24"/>
        </w:rPr>
        <w:t>. Jurnal Ilmu-ilmu Peternakan 8 ( 6 ) : 299-303</w:t>
      </w:r>
    </w:p>
    <w:p w:rsidR="00CA5CE5" w:rsidRPr="009E26F3" w:rsidRDefault="00617CAF" w:rsidP="0068460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E26F3">
        <w:rPr>
          <w:rFonts w:ascii="Times New Roman" w:hAnsi="Times New Roman" w:cs="Times New Roman"/>
          <w:sz w:val="24"/>
          <w:szCs w:val="24"/>
        </w:rPr>
        <w:fldChar w:fldCharType="end"/>
      </w:r>
    </w:p>
    <w:p w:rsidR="00405F8A" w:rsidRPr="009E26F3" w:rsidRDefault="00405F8A" w:rsidP="0068460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405F8A" w:rsidRPr="009E26F3" w:rsidSect="0073798F">
      <w:footerReference w:type="default" r:id="rId7"/>
      <w:pgSz w:w="11906" w:h="16838" w:code="9"/>
      <w:pgMar w:top="2268" w:right="1701" w:bottom="1701" w:left="2268" w:header="709" w:footer="709" w:gutter="0"/>
      <w:pgNumType w:start="4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3798F" w:rsidRDefault="0073798F" w:rsidP="003B3B87">
      <w:pPr>
        <w:spacing w:after="0" w:line="240" w:lineRule="auto"/>
      </w:pPr>
      <w:r>
        <w:separator/>
      </w:r>
    </w:p>
  </w:endnote>
  <w:endnote w:type="continuationSeparator" w:id="0">
    <w:p w:rsidR="0073798F" w:rsidRDefault="0073798F" w:rsidP="003B3B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7501843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3798F" w:rsidRDefault="00617CAF">
        <w:pPr>
          <w:pStyle w:val="Footer"/>
          <w:jc w:val="right"/>
        </w:pPr>
        <w:r w:rsidRPr="0073798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73798F" w:rsidRPr="0073798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73798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0C6F4D">
          <w:rPr>
            <w:rFonts w:ascii="Times New Roman" w:hAnsi="Times New Roman" w:cs="Times New Roman"/>
            <w:noProof/>
            <w:sz w:val="24"/>
            <w:szCs w:val="24"/>
          </w:rPr>
          <w:t>41</w:t>
        </w:r>
        <w:r w:rsidRPr="0073798F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3798F" w:rsidRDefault="0073798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3798F" w:rsidRDefault="0073798F" w:rsidP="003B3B87">
      <w:pPr>
        <w:spacing w:after="0" w:line="240" w:lineRule="auto"/>
      </w:pPr>
      <w:r>
        <w:separator/>
      </w:r>
    </w:p>
  </w:footnote>
  <w:footnote w:type="continuationSeparator" w:id="0">
    <w:p w:rsidR="0073798F" w:rsidRDefault="0073798F" w:rsidP="003B3B8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5F5F0A"/>
    <w:rsid w:val="00036988"/>
    <w:rsid w:val="000C6F4D"/>
    <w:rsid w:val="0022269F"/>
    <w:rsid w:val="0028366E"/>
    <w:rsid w:val="002C2361"/>
    <w:rsid w:val="003B3B87"/>
    <w:rsid w:val="00405F8A"/>
    <w:rsid w:val="005062CB"/>
    <w:rsid w:val="005F5F0A"/>
    <w:rsid w:val="00617CAF"/>
    <w:rsid w:val="006469EF"/>
    <w:rsid w:val="0068460E"/>
    <w:rsid w:val="00724FA0"/>
    <w:rsid w:val="0073798F"/>
    <w:rsid w:val="007A4405"/>
    <w:rsid w:val="007B19D5"/>
    <w:rsid w:val="00816D6B"/>
    <w:rsid w:val="00885FC3"/>
    <w:rsid w:val="008D3BA6"/>
    <w:rsid w:val="00962ADF"/>
    <w:rsid w:val="0098257B"/>
    <w:rsid w:val="009B6047"/>
    <w:rsid w:val="009E26F3"/>
    <w:rsid w:val="00A21D67"/>
    <w:rsid w:val="00B25BDF"/>
    <w:rsid w:val="00BA0051"/>
    <w:rsid w:val="00C941AA"/>
    <w:rsid w:val="00C96387"/>
    <w:rsid w:val="00CA5CE5"/>
    <w:rsid w:val="00CD5D11"/>
    <w:rsid w:val="00E20BB4"/>
    <w:rsid w:val="00FE4A4E"/>
    <w:rsid w:val="00FF4B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7CA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B3B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3B87"/>
  </w:style>
  <w:style w:type="paragraph" w:styleId="Footer">
    <w:name w:val="footer"/>
    <w:basedOn w:val="Normal"/>
    <w:link w:val="FooterChar"/>
    <w:uiPriority w:val="99"/>
    <w:unhideWhenUsed/>
    <w:rsid w:val="003B3B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3B8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18960C-69D5-41FF-8CAE-C272CB3D20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1</TotalTime>
  <Pages>2</Pages>
  <Words>465</Words>
  <Characters>265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dar windiat</dc:creator>
  <cp:keywords/>
  <dc:description/>
  <cp:lastModifiedBy>USER</cp:lastModifiedBy>
  <cp:revision>17</cp:revision>
  <cp:lastPrinted>2019-06-28T00:20:00Z</cp:lastPrinted>
  <dcterms:created xsi:type="dcterms:W3CDTF">2019-01-16T09:50:00Z</dcterms:created>
  <dcterms:modified xsi:type="dcterms:W3CDTF">2019-07-02T0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b1d7624-ece5-321c-8861-b5dab63f4514</vt:lpwstr>
  </property>
  <property fmtid="{D5CDD505-2E9C-101B-9397-08002B2CF9AE}" pid="24" name="Mendeley Citation Style_1">
    <vt:lpwstr>http://www.zotero.org/styles/apa</vt:lpwstr>
  </property>
</Properties>
</file>